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0CFBB883" w:rsidR="00CE757B" w:rsidRPr="006651E7" w:rsidRDefault="00B558F2"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w:t>
      </w:r>
      <w:r w:rsidR="006651E7">
        <w:rPr>
          <w:rFonts w:cs="Times New Roman"/>
          <w:b/>
          <w:noProof/>
          <w:szCs w:val="24"/>
          <w:lang w:val="en-AS"/>
        </w:rPr>
        <w:t>2</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77777777"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data berasal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98DA4D3"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w:t>
      </w:r>
      <w:r w:rsidR="004D3FA4">
        <w:rPr>
          <w:noProof/>
          <w:lang w:val="en-AS"/>
        </w:rPr>
        <w:t>(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6C5721">
        <w:rPr>
          <w:noProof/>
          <w:lang w:val="en-AS"/>
        </w:rPr>
        <w:t>/</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644621">
        <w:rPr>
          <w:noProof/>
          <w:lang w:val="en-AS"/>
        </w:rPr>
        <w:t>/</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70367502" w:rsidR="00E6321F" w:rsidRPr="000C7AF0" w:rsidRDefault="0050222E" w:rsidP="000C7AF0">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Cambell (2002), Kamarga (2002) yang intinya </w:t>
      </w:r>
      <w:r w:rsidR="00B4412A" w:rsidRPr="0016733D">
        <w:lastRenderedPageBreak/>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r w:rsidR="00E6321F">
        <w:tab/>
      </w:r>
      <w:r w:rsidR="008052C1">
        <w:rPr>
          <w:noProof/>
          <w:lang w:val="en-AS"/>
        </w:rPr>
        <w:t xml:space="preserve"> </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7F7B3D0"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lastRenderedPageBreak/>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4325FFE4" w:rsidR="002535D3" w:rsidRDefault="00787BCE" w:rsidP="00AE5676">
      <w:pPr>
        <w:ind w:left="720" w:firstLine="720"/>
        <w:rPr>
          <w:iCs/>
          <w:noProof/>
          <w:lang w:val="en-AS"/>
        </w:rPr>
      </w:pPr>
      <w:r>
        <w:rPr>
          <w:iCs/>
          <w:noProof/>
          <w:lang w:val="en-AS"/>
        </w:rPr>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025A66">
        <w:rPr>
          <w:iCs/>
          <w:noProof/>
          <w:lang w:val="en-AS"/>
        </w:rPr>
        <w:t>untuk mempraktikkan materi pembelajaran</w:t>
      </w:r>
      <w:r w:rsidR="00B34CB5">
        <w:rPr>
          <w:iCs/>
          <w:noProof/>
          <w:lang w:val="en-AS"/>
        </w:rPr>
        <w:t>.</w:t>
      </w:r>
    </w:p>
    <w:p w14:paraId="60A242CD" w14:textId="77777777" w:rsidR="004211CA" w:rsidRDefault="004211CA" w:rsidP="004211CA">
      <w:pPr>
        <w:ind w:left="720"/>
        <w:rPr>
          <w:iCs/>
          <w:lang w:val="en-AS"/>
        </w:rPr>
      </w:pPr>
      <w:r>
        <w:rPr>
          <w:iCs/>
          <w:noProof/>
          <w:lang w:val="en-AS"/>
        </w:rPr>
        <w:lastRenderedPageBreak/>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794B6DFE">
            <wp:extent cx="4991100" cy="1990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1990725"/>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6E08A641" w:rsidR="00884428" w:rsidRDefault="00884428" w:rsidP="004211CA">
      <w:pPr>
        <w:ind w:left="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lastRenderedPageBreak/>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lastRenderedPageBreak/>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lastRenderedPageBreak/>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w:t>
      </w:r>
      <w:r w:rsidRPr="0016733D">
        <w:rPr>
          <w:noProof/>
        </w:rPr>
        <w:lastRenderedPageBreak/>
        <w:t>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lastRenderedPageBreak/>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lastRenderedPageBreak/>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lastRenderedPageBreak/>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7690E769">
            <wp:extent cx="4573905"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15EA0F6A" w14:textId="33B113ED"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246357DC" w:rsidR="00B970CB" w:rsidRPr="0016733D" w:rsidRDefault="00EC7747" w:rsidP="00024A29">
      <w:pPr>
        <w:ind w:left="720" w:firstLine="720"/>
        <w:rPr>
          <w:noProof/>
          <w:szCs w:val="24"/>
        </w:rPr>
      </w:pPr>
      <w:r w:rsidRPr="0016733D">
        <w:rPr>
          <w:noProof/>
        </w:rPr>
        <w:t xml:space="preserve">Pada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554605" w14:textId="0AAB0706" w:rsidR="00DC3A77" w:rsidRPr="00113FF9" w:rsidRDefault="00F15426" w:rsidP="00113FF9">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1038432F" w14:textId="6EA535BD"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w:t>
      </w:r>
      <w:r w:rsidRPr="0016733D">
        <w:rPr>
          <w:rFonts w:eastAsia="Times New Roman" w:cs="Times New Roman"/>
          <w:szCs w:val="24"/>
          <w:lang w:eastAsia="ja-JP"/>
        </w:rPr>
        <w:lastRenderedPageBreak/>
        <w:t xml:space="preserve">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77777777" w:rsidR="008927C5" w:rsidRPr="008927C5" w:rsidRDefault="008927C5" w:rsidP="008927C5">
      <w:pPr>
        <w:spacing w:after="0" w:line="240" w:lineRule="auto"/>
        <w:jc w:val="left"/>
        <w:rPr>
          <w:rFonts w:eastAsia="Times New Roman" w:cs="Times New Roman"/>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6"/>
      <w:footerReference w:type="default" r:id="rId37"/>
      <w:headerReference w:type="first" r:id="rId38"/>
      <w:footerReference w:type="first" r:id="rId3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2E87A" w14:textId="77777777" w:rsidR="00F449A6" w:rsidRDefault="00F449A6" w:rsidP="00725057">
      <w:pPr>
        <w:spacing w:after="0" w:line="240" w:lineRule="auto"/>
      </w:pPr>
      <w:r>
        <w:separator/>
      </w:r>
    </w:p>
  </w:endnote>
  <w:endnote w:type="continuationSeparator" w:id="0">
    <w:p w14:paraId="6CDADA40" w14:textId="77777777" w:rsidR="00F449A6" w:rsidRDefault="00F449A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C9923" w14:textId="77777777" w:rsidR="00F449A6" w:rsidRDefault="00F449A6" w:rsidP="00725057">
      <w:pPr>
        <w:spacing w:after="0" w:line="240" w:lineRule="auto"/>
      </w:pPr>
      <w:r>
        <w:separator/>
      </w:r>
    </w:p>
  </w:footnote>
  <w:footnote w:type="continuationSeparator" w:id="0">
    <w:p w14:paraId="7D5FDF85" w14:textId="77777777" w:rsidR="00F449A6" w:rsidRDefault="00F449A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63E"/>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C1C"/>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5EFC"/>
    <w:rsid w:val="006370EA"/>
    <w:rsid w:val="00637C03"/>
    <w:rsid w:val="00640F2A"/>
    <w:rsid w:val="00642B72"/>
    <w:rsid w:val="006444D6"/>
    <w:rsid w:val="00644621"/>
    <w:rsid w:val="0064565E"/>
    <w:rsid w:val="00645E6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25F7"/>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1485"/>
    <w:rsid w:val="00BB29C9"/>
    <w:rsid w:val="00BB2D68"/>
    <w:rsid w:val="00BB480B"/>
    <w:rsid w:val="00BB66E1"/>
    <w:rsid w:val="00BC134A"/>
    <w:rsid w:val="00BC170D"/>
    <w:rsid w:val="00BC3F5D"/>
    <w:rsid w:val="00BC53EC"/>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1273"/>
    <w:rsid w:val="00EC387A"/>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1FB8"/>
    <w:rsid w:val="00F422C5"/>
    <w:rsid w:val="00F425E3"/>
    <w:rsid w:val="00F42BE9"/>
    <w:rsid w:val="00F43A40"/>
    <w:rsid w:val="00F43CA3"/>
    <w:rsid w:val="00F449A6"/>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footer" Target="foot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75</TotalTime>
  <Pages>25</Pages>
  <Words>4734</Words>
  <Characters>2698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55</cp:revision>
  <cp:lastPrinted>2022-01-18T02:30:00Z</cp:lastPrinted>
  <dcterms:created xsi:type="dcterms:W3CDTF">2021-01-21T10:01:00Z</dcterms:created>
  <dcterms:modified xsi:type="dcterms:W3CDTF">2022-02-2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